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6964"/>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6965"/>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6966"/>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6967"/>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20996968"/>
      <w:bookmarkStart w:id="11" w:name="_Hlk114602200"/>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6969"/>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6970"/>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6971"/>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2"/>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6973"/>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6974"/>
      <w:r w:rsidRPr="00AF3E81">
        <w:rPr>
          <w:rFonts w:ascii="Times New Roman" w:hAnsi="Times New Roman" w:cs="Times New Roman"/>
          <w:i w:val="0"/>
          <w:color w:val="0070C0"/>
        </w:rPr>
        <w:t>Дополнительные экспериментальные кривые</w:t>
      </w:r>
      <w:bookmarkEnd w:id="22"/>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6975"/>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6976"/>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20996977"/>
      <w:bookmarkStart w:id="30" w:name="_Toc441663918"/>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6978"/>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6979"/>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6980"/>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6981"/>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6982"/>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2051623"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6983"/>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6984"/>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6985"/>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6986"/>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6987"/>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6988"/>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lastRenderedPageBreak/>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996989"/>
      <w:bookmarkEnd w:id="111"/>
      <w:r w:rsidRPr="00FA2A1F">
        <w:rPr>
          <w:rFonts w:ascii="Times New Roman" w:hAnsi="Times New Roman" w:cs="Times New Roman"/>
          <w:color w:val="0070C0"/>
          <w:lang w:val="en-US"/>
        </w:rPr>
        <w:t>Regular aperiodic</w:t>
      </w:r>
      <w:bookmarkEnd w:id="112"/>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051624"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996990"/>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996991"/>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996992"/>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996993"/>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996994"/>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0996995"/>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996996"/>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996998"/>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997000"/>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997001"/>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051625"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997002"/>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997003"/>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051626"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051627"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997004"/>
      <w:bookmarkEnd w:id="137"/>
      <w:r>
        <w:rPr>
          <w:rFonts w:ascii="Times New Roman" w:hAnsi="Times New Roman" w:cs="Times New Roman"/>
          <w:color w:val="0070C0"/>
        </w:rPr>
        <w:t>Независимая зеркальная кривая</w:t>
      </w:r>
      <w:bookmarkEnd w:id="138"/>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997005"/>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997006"/>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997007"/>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997008"/>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997009"/>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997010"/>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997012"/>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997014"/>
      <w:r>
        <w:rPr>
          <w:rFonts w:ascii="Times New Roman" w:hAnsi="Times New Roman" w:cs="Times New Roman"/>
          <w:color w:val="0070C0"/>
        </w:rPr>
        <w:lastRenderedPageBreak/>
        <w:t>Материал</w:t>
      </w:r>
      <w:bookmarkEnd w:id="159"/>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997015"/>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05162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997019"/>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05162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05163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05163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997020"/>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997021"/>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051632"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051633"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051634"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051635"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051636"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051637"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7" o:title=""/>
          </v:shape>
          <o:OLEObject Type="Embed" ProgID="Equation.3" ShapeID="_x0000_i1040" DrawAspect="Content" ObjectID="_1732051638"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05163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051640"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05164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05164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05164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051644"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051645"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7041"/>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7042"/>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7043"/>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7044"/>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7045"/>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6"/>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7"/>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7048"/>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7049"/>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7050"/>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7051"/>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7054"/>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7055"/>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7057"/>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7058"/>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7059"/>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051646"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0997062"/>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0997063"/>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3"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86E11" w14:textId="77777777" w:rsidR="0059058C" w:rsidRDefault="0059058C" w:rsidP="004639AF">
      <w:pPr>
        <w:pStyle w:val="a"/>
      </w:pPr>
      <w:r>
        <w:separator/>
      </w:r>
    </w:p>
  </w:endnote>
  <w:endnote w:type="continuationSeparator" w:id="0">
    <w:p w14:paraId="56637BE9" w14:textId="77777777" w:rsidR="0059058C" w:rsidRDefault="0059058C"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B90D2" w14:textId="77777777" w:rsidR="0059058C" w:rsidRDefault="0059058C" w:rsidP="004639AF">
      <w:pPr>
        <w:pStyle w:val="a"/>
      </w:pPr>
      <w:r>
        <w:separator/>
      </w:r>
    </w:p>
  </w:footnote>
  <w:footnote w:type="continuationSeparator" w:id="0">
    <w:p w14:paraId="78D7EECA" w14:textId="77777777" w:rsidR="0059058C" w:rsidRDefault="0059058C"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58C"/>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13</Words>
  <Characters>177918</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71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28</cp:revision>
  <cp:lastPrinted>2022-12-03T19:28:00Z</cp:lastPrinted>
  <dcterms:created xsi:type="dcterms:W3CDTF">2022-11-27T12:31:00Z</dcterms:created>
  <dcterms:modified xsi:type="dcterms:W3CDTF">2022-12-0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